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00000002" w14:textId="41994486" w:rsidR="00037DE8" w:rsidRDefault="009513CC">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9513CC">
      <w:pPr>
        <w:spacing w:line="480" w:lineRule="auto"/>
        <w:jc w:val="both"/>
        <w:rPr>
          <w:sz w:val="28"/>
          <w:szCs w:val="28"/>
        </w:rPr>
      </w:pPr>
      <w:sdt>
        <w:sdtPr>
          <w:tag w:val="goog_rdk_2"/>
          <w:id w:val="1449580287"/>
        </w:sdtPr>
        <w:sdtEndPr/>
        <w:sdtContent/>
      </w:sdt>
      <w:r w:rsidR="001B1A85">
        <w:rPr>
          <w:sz w:val="28"/>
          <w:szCs w:val="28"/>
        </w:rPr>
        <w:t>Abstract</w:t>
      </w:r>
    </w:p>
    <w:p w14:paraId="364FE0C6" w14:textId="2EE79709"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r w:rsidR="008B1EB2">
        <w:t xml:space="preserve">exponent </w:t>
      </w:r>
      <w:r>
        <w:t>(</w:t>
      </w:r>
      <w:r w:rsidR="000E52A3">
        <w:t>greater</w:t>
      </w:r>
      <w:r w:rsidR="00C40B68">
        <w:t xml:space="preserve"> </w:t>
      </w:r>
      <w:r>
        <w:t>proportion of large fish)</w:t>
      </w:r>
      <w:r w:rsidR="00C275BF">
        <w:t xml:space="preserve">, </w:t>
      </w:r>
      <w:r>
        <w:t xml:space="preserve">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9513CC">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proofErr w:type="gramStart"/>
      <w:r w:rsidR="0032100D" w:rsidRPr="00B41B40">
        <w:rPr>
          <w:rFonts w:ascii="Cambria Math" w:hAnsi="Cambria Math"/>
          <w:i/>
        </w:rPr>
        <w:t>θ</w:t>
      </w:r>
      <w:r>
        <w:t xml:space="preserve"> </w:t>
      </w:r>
      <w:r w:rsidR="009B06EB">
        <w:t xml:space="preserve"> </w:t>
      </w:r>
      <w:r>
        <w:t>both</w:t>
      </w:r>
      <w:proofErr w:type="gramEnd"/>
      <w:r>
        <w:t xml:space="preserve"> only had 0.3% of the density below 0</w:t>
      </w:r>
      <w:r w:rsidR="009B06EB">
        <w:t xml:space="preserve"> (Fig. 3C, E), indicating </w:t>
      </w:r>
      <w:r w:rsidR="00796AE9">
        <w:t>high probability that growth rates have differentiated</w:t>
      </w:r>
      <w:r w:rsidR="00CD50EA">
        <w:t xml:space="preserve"> between the heated and reference area</w:t>
      </w:r>
      <w:r>
        <w:t xml:space="preserve">. </w:t>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9513CC">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r w:rsidR="00B70C58">
        <w:t xml:space="preserve">While factors other than temperature could have contributed to the 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739000C"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the</w:t>
      </w:r>
      <w:r w:rsidR="001A2E99">
        <w:t xml:space="preserve"> largest</w:t>
      </w:r>
      <w:r w:rsidR="00310356">
        <w:t xml:space="preserve"> 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r w:rsidR="007B3E32" w:rsidRPr="001D3E57">
        <w:t xml:space="preserve"> Moreover, </w:t>
      </w:r>
      <w:r w:rsidR="006A31B6" w:rsidRPr="001D3E57">
        <w:t>it also highlights that we need to focus</w:t>
      </w:r>
      <w:r w:rsidR="001A2E99">
        <w:t xml:space="preserve"> on</w:t>
      </w:r>
      <w:r w:rsidR="001D3E57">
        <w:t xml:space="preserve"> </w:t>
      </w:r>
      <w:r w:rsidR="001A2E99">
        <w:t xml:space="preserve">gaining </w:t>
      </w:r>
      <w:r w:rsidR="001D3E57">
        <w:t xml:space="preserve">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1FD829F4"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proofErr w:type="gramStart"/>
      <w:r w:rsidR="002B6F53">
        <w:t>thus</w:t>
      </w:r>
      <w:proofErr w:type="gramEnd"/>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 xml:space="preserve">In conclusion, understanding how the size- and age-distribution change rather than the mean size is critical </w:t>
      </w:r>
      <w:r w:rsidR="00997513" w:rsidRPr="001D76A0">
        <w:lastRenderedPageBreak/>
        <w:t xml:space="preserve">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ith control counts done on otoliths),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w:t>
      </w:r>
      <w:proofErr w:type="spellStart"/>
      <w:r>
        <w:t>te</w:t>
      </w:r>
      <w:proofErr w:type="spellEnd"/>
      <w:r>
        <w:t xml:space="preserv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9513CC"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9513CC"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9513CC"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9513CC">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9513CC">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9513CC"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9513CC">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9513CC"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9513CC"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w:t>
      </w:r>
      <w:proofErr w:type="spellStart"/>
      <w:r>
        <w:t>e</w:t>
      </w:r>
      <w:proofErr w:type="spellEnd"/>
      <w:r>
        <w:t xml:space="preserv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9513CC"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9513CC"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9513CC">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hyperlink r:id="rId5">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9513CC">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9513CC">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p w14:paraId="27A8CF5B" w14:textId="77777777" w:rsidR="00471580" w:rsidRPr="00471580" w:rsidRDefault="00674C63" w:rsidP="00471580">
      <w:pPr>
        <w:pStyle w:val="Bibliography"/>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Bibliography"/>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Bibliography"/>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Bibliography"/>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Bibliography"/>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Bibliography"/>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Bibliography"/>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Bibliography"/>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Bibliography"/>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Bibliography"/>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Bibliography"/>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Bibliography"/>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Bibliography"/>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Bibliography"/>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Bibliography"/>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Bibliography"/>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Bibliography"/>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Bibliography"/>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Bibliography"/>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Bibliography"/>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Bibliography"/>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Bibliography"/>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Bibliography"/>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Bibliography"/>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Bibliography"/>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Bibliography"/>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Bibliography"/>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Bibliography"/>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Bibliography"/>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Bibliography"/>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Bibliography"/>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Bibliography"/>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Bibliography"/>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Bibliography"/>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Bibliography"/>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Bibliography"/>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Bibliography"/>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Bibliography"/>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Bibliography"/>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Bibliography"/>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Bibliography"/>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Bibliography"/>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Bibliography"/>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Bibliography"/>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Bibliography"/>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Bibliography"/>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Bibliography"/>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Bibliography"/>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Bibliography"/>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Bibliography"/>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Bibliography"/>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Bibliography"/>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Bibliography"/>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Bibliography"/>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7"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8"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r>
        <w:rPr>
          <w:b/>
        </w:rPr>
        <w:t xml:space="preserve">Fig. 3.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Lines show the posterior prediction without group-level effects (i.e., cohort) and the shaded areas correspond to the 50% and 90% credible intervals. The equation uses mean parameter estimates. Panel (B) sho</w:t>
      </w:r>
      <w:proofErr w:type="spellStart"/>
      <w:r>
        <w:t>ws</w:t>
      </w:r>
      <w:proofErr w:type="spellEnd"/>
      <w:r>
        <w:t xml:space="preserve">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0"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2E99"/>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6F53"/>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65DA7"/>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0D36"/>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02F9B"/>
    <w:rsid w:val="009053BB"/>
    <w:rsid w:val="00911780"/>
    <w:rsid w:val="00916235"/>
    <w:rsid w:val="00917F18"/>
    <w:rsid w:val="00924CC9"/>
    <w:rsid w:val="00927478"/>
    <w:rsid w:val="00930BA5"/>
    <w:rsid w:val="00932624"/>
    <w:rsid w:val="00944756"/>
    <w:rsid w:val="0094685F"/>
    <w:rsid w:val="009513CC"/>
    <w:rsid w:val="0096485A"/>
    <w:rsid w:val="0097774D"/>
    <w:rsid w:val="00997513"/>
    <w:rsid w:val="009A20C8"/>
    <w:rsid w:val="009B06EB"/>
    <w:rsid w:val="009B76CE"/>
    <w:rsid w:val="009C0978"/>
    <w:rsid w:val="009C46D5"/>
    <w:rsid w:val="009C5925"/>
    <w:rsid w:val="009C72FA"/>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275BF"/>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2C9D"/>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0130D"/>
    <w:rsid w:val="00E24FF9"/>
    <w:rsid w:val="00E3089F"/>
    <w:rsid w:val="00E40B7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github.com/maxlindmark/warm_life_history"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4</Pages>
  <Words>25565</Words>
  <Characters>145721</Characters>
  <Application>Microsoft Office Word</Application>
  <DocSecurity>0</DocSecurity>
  <Lines>1214</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11</cp:revision>
  <dcterms:created xsi:type="dcterms:W3CDTF">2022-04-11T08:01:00Z</dcterms:created>
  <dcterms:modified xsi:type="dcterms:W3CDTF">2022-04-13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